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C63F5A"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C63F5A"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C63F5A"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C63F5A">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C63F5A"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C63F5A"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C63F5A"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C63F5A"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C63F5A"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C63F5A"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C63F5A"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1"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C63F5A">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C63F5A">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2"/>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3"/>
          <w:footerReference w:type="default" r:id="rId14"/>
          <w:footerReference w:type="first" r:id="rId15"/>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5A074410" wp14:editId="63CB130B">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00A68928" wp14:editId="0FE87630">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7"/>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C63F5A">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640ABAD2" wp14:editId="0AADF62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4EC8E885" wp14:editId="0C8D128E">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C63F5A" w:rsidRDefault="00C63F5A">
                            <w:pPr>
                              <w:spacing w:before="0" w:line="240" w:lineRule="auto"/>
                              <w:jc w:val="center"/>
                              <w:textDirection w:val="btLr"/>
                            </w:pPr>
                            <w:r>
                              <w:rPr>
                                <w:rFonts w:ascii="Arial" w:eastAsia="Arial" w:hAnsi="Arial" w:cs="Arial"/>
                                <w:b/>
                                <w:color w:val="000000"/>
                                <w:sz w:val="20"/>
                              </w:rPr>
                              <w:t>Gambar 2.  SEQ Gambar_2. \* ARABIC 3 Fungsi Regresi Pada SVR</w:t>
                            </w:r>
                          </w:p>
                          <w:p w:rsidR="00C63F5A" w:rsidRDefault="00C63F5A">
                            <w:pPr>
                              <w:spacing w:before="0"/>
                              <w:jc w:val="center"/>
                              <w:textDirection w:val="btLr"/>
                            </w:pPr>
                            <w:r>
                              <w:rPr>
                                <w:color w:val="000000"/>
                                <w:sz w:val="18"/>
                              </w:rPr>
                              <w:t>Sumber : (Lumbantobing &amp; Pasaribu, 2018)</w:t>
                            </w:r>
                          </w:p>
                          <w:p w:rsidR="00C63F5A" w:rsidRDefault="00C63F5A">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C63F5A" w:rsidRDefault="00C63F5A">
                      <w:pPr>
                        <w:spacing w:before="0" w:line="240" w:lineRule="auto"/>
                        <w:jc w:val="center"/>
                        <w:textDirection w:val="btLr"/>
                      </w:pPr>
                      <w:r>
                        <w:rPr>
                          <w:rFonts w:ascii="Arial" w:eastAsia="Arial" w:hAnsi="Arial" w:cs="Arial"/>
                          <w:b/>
                          <w:color w:val="000000"/>
                          <w:sz w:val="20"/>
                        </w:rPr>
                        <w:t>Gambar 2.  SEQ Gambar_2. \* ARABIC 3 Fungsi Regresi Pada SVR</w:t>
                      </w:r>
                    </w:p>
                    <w:p w:rsidR="00C63F5A" w:rsidRDefault="00C63F5A">
                      <w:pPr>
                        <w:spacing w:before="0"/>
                        <w:jc w:val="center"/>
                        <w:textDirection w:val="btLr"/>
                      </w:pPr>
                      <w:r>
                        <w:rPr>
                          <w:color w:val="000000"/>
                          <w:sz w:val="18"/>
                        </w:rPr>
                        <w:t>Sumber : (Lumbantobing &amp; Pasaribu, 2018)</w:t>
                      </w:r>
                    </w:p>
                    <w:p w:rsidR="00C63F5A" w:rsidRDefault="00C63F5A">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C63F5A">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C63F5A">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C63F5A">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C63F5A">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C63F5A">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AC4BE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1B0D9C11" wp14:editId="742900C7">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A91A32">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640FD2DE" wp14:editId="4E198329">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p>
    <w:p w:rsidR="00E2718F" w:rsidRDefault="00C63F5A">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C63F5A">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C63F5A">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C63F5A">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43C9A70B" wp14:editId="2A1A2119">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C63F5A">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C63F5A">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C63F5A">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C63F5A">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C63F5A">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C63F5A">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C63F5A">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C63F5A">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C63F5A">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C63F5A">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C63F5A">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C63F5A">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C63F5A">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m:t>
            </m:r>
            <m:r>
              <w:rPr>
                <w:rFonts w:ascii="Cambria Math" w:eastAsia="Cambria Math" w:hAnsi="Cambria Math" w:cs="Cambria Math"/>
              </w:rPr>
              <m:t>ru</m:t>
            </m:r>
          </m:sub>
        </m:sSub>
      </m:oMath>
      <w:r>
        <w:t xml:space="preserve">   = delta bias baru pada </w:t>
      </w:r>
      <w:r>
        <w:rPr>
          <w:i/>
        </w:rPr>
        <w:t>output layer</w:t>
      </w:r>
    </w:p>
    <w:p w:rsidR="00E2718F" w:rsidRDefault="00C63F5A">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C63F5A">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C63F5A">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C63F5A"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975861" w:rsidRDefault="00975861" w:rsidP="00975861">
      <w:pPr>
        <w:pStyle w:val="Heading2"/>
        <w:numPr>
          <w:ilvl w:val="0"/>
          <w:numId w:val="0"/>
        </w:numPr>
        <w:spacing w:before="240" w:after="0"/>
      </w:pPr>
      <w:r>
        <w:t>2.14 K-Fold Cross Validation</w:t>
      </w:r>
    </w:p>
    <w:p w:rsidR="00127AED" w:rsidRDefault="00D80FCE" w:rsidP="00CB495C">
      <w:pPr>
        <w:spacing w:before="0" w:after="240"/>
      </w:pPr>
      <w:r>
        <w:rPr>
          <w:i/>
        </w:rPr>
        <w:t>K-Fold cross validation</w:t>
      </w:r>
      <w:r>
        <w:t xml:space="preserve"> adalah salah satu metode </w:t>
      </w:r>
      <w:r w:rsidR="00A13256">
        <w:t xml:space="preserve">yang digunakan untuk mengevaluasi algoritma dengan membagi jumlah sebanyak </w:t>
      </w:r>
      <w:r w:rsidR="00A13256">
        <w:rPr>
          <w:i/>
        </w:rPr>
        <w:t>k</w:t>
      </w:r>
      <w:r w:rsidR="00A13256">
        <w:t xml:space="preserve"> </w:t>
      </w:r>
      <w:r w:rsidR="00E34147">
        <w:t xml:space="preserve">ke dalam </w:t>
      </w:r>
      <w:r w:rsidR="00B260AD">
        <w:t xml:space="preserve">data trakn dan data test. Cara kerja dari </w:t>
      </w:r>
      <w:r w:rsidR="00B260AD">
        <w:rPr>
          <w:i/>
        </w:rPr>
        <w:t>k-fold cross validation</w:t>
      </w:r>
      <w:r w:rsidR="00B260AD">
        <w:t xml:space="preserve"> adalah pertama-tama data dipartisi menjadi </w:t>
      </w:r>
      <w:r w:rsidR="00B260AD">
        <w:rPr>
          <w:i/>
        </w:rPr>
        <w:t>k</w:t>
      </w:r>
      <w:r w:rsidR="00B260AD">
        <w:t xml:space="preserve"> bagian yang berukuran sama (atau hampir sama). Kemudian setiap data ke-</w:t>
      </w:r>
      <w:r w:rsidR="00B260AD">
        <w:rPr>
          <w:i/>
        </w:rPr>
        <w:t>k</w:t>
      </w:r>
      <w:r w:rsidR="00B260AD">
        <w:t xml:space="preserve"> setiap bagian dijadikan sebagai data testing. </w:t>
      </w:r>
    </w:p>
    <w:p w:rsidR="00B260AD" w:rsidRDefault="00B260AD" w:rsidP="00B260AD">
      <w:pPr>
        <w:keepNext/>
        <w:spacing w:after="240"/>
        <w:jc w:val="center"/>
      </w:pPr>
      <w:r w:rsidRPr="00B260AD">
        <w:rPr>
          <w:noProof/>
          <w:lang w:val="en-US"/>
        </w:rPr>
        <w:lastRenderedPageBreak/>
        <w:drawing>
          <wp:inline distT="0" distB="0" distL="0" distR="0" wp14:anchorId="4774763A" wp14:editId="59E8671C">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229426" cy="3918854"/>
                    </a:xfrm>
                    <a:prstGeom prst="rect">
                      <a:avLst/>
                    </a:prstGeom>
                  </pic:spPr>
                </pic:pic>
              </a:graphicData>
            </a:graphic>
          </wp:inline>
        </w:drawing>
      </w:r>
    </w:p>
    <w:p w:rsidR="00B260AD" w:rsidRDefault="00B260AD" w:rsidP="00B260AD">
      <w:pPr>
        <w:pStyle w:val="Caption"/>
      </w:pPr>
      <w:r>
        <w:t xml:space="preserve">Gambar 2. </w:t>
      </w:r>
      <w:fldSimple w:instr=" SEQ Gambar_2. \* ARABIC ">
        <w:r w:rsidR="00A91A32">
          <w:rPr>
            <w:noProof/>
          </w:rPr>
          <w:t>5</w:t>
        </w:r>
      </w:fldSimple>
      <w:r>
        <w:t xml:space="preserve"> Skema 10 </w:t>
      </w:r>
      <w:r>
        <w:rPr>
          <w:i/>
        </w:rPr>
        <w:t>Fold Cross Validation</w:t>
      </w:r>
    </w:p>
    <w:p w:rsidR="00B260AD" w:rsidRDefault="00CB495C" w:rsidP="00B260AD">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w:t>
      </w:r>
      <w:r w:rsidR="00E57279">
        <w:t xml:space="preserve"> </w:t>
      </w:r>
      <w:r>
        <w:t>.</w:t>
      </w:r>
    </w:p>
    <w:p w:rsidR="00A91A32" w:rsidRDefault="00A91A32" w:rsidP="00A91A32">
      <w:pPr>
        <w:pStyle w:val="Heading2"/>
        <w:numPr>
          <w:ilvl w:val="0"/>
          <w:numId w:val="0"/>
        </w:numPr>
        <w:spacing w:before="240" w:after="0"/>
      </w:pPr>
      <w:bookmarkStart w:id="37" w:name="_2.15_Early_Stopping"/>
      <w:bookmarkEnd w:id="37"/>
      <w:r>
        <w:t>2.15 Early Stopping</w:t>
      </w:r>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lastRenderedPageBreak/>
        <w:drawing>
          <wp:inline distT="0" distB="0" distL="0" distR="0" wp14:anchorId="43C8876C" wp14:editId="7F000370">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fldSimple w:instr=" SEQ Gambar_2. \* ARABIC ">
        <w:r>
          <w:rPr>
            <w:noProof/>
          </w:rPr>
          <w:t>6</w:t>
        </w:r>
      </w:fldSimple>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bookmarkEnd w:id="36"/>
    <w:p w:rsidR="00A91A32" w:rsidRDefault="00A91A32" w:rsidP="00A91A32">
      <w:pPr>
        <w:pStyle w:val="Heading2"/>
        <w:numPr>
          <w:ilvl w:val="0"/>
          <w:numId w:val="0"/>
        </w:numPr>
        <w:spacing w:after="0"/>
      </w:pPr>
      <w:r>
        <w:t>2.16 Flask</w:t>
      </w:r>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w:t>
      </w:r>
      <w:r>
        <w:lastRenderedPageBreak/>
        <w:t xml:space="preserve">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4"/>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C63F5A">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C63F5A">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C63F5A">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C63F5A">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C63F5A"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C63F5A"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C63F5A"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C63F5A"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C63F5A">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C63F5A">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3E90CB49" wp14:editId="53D38310">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457EAF4" wp14:editId="6BDD934A">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C63F5A">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C63F5A">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C63F5A">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C63F5A">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C63F5A">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2E687971" wp14:editId="7907ABC1">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65504CC" wp14:editId="76A5DF59">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C63F5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C63F5A">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C63F5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1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lastRenderedPageBreak/>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54763FFC" wp14:editId="57817AB1">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lastRenderedPageBreak/>
        <w:t>4.2  Rancangan Pre-Processing Data</w:t>
      </w:r>
      <w:bookmarkEnd w:id="103"/>
    </w:p>
    <w:p w:rsidR="00F2242E" w:rsidRDefault="00F94469" w:rsidP="00F2242E">
      <w:pPr>
        <w:keepNext/>
        <w:jc w:val="center"/>
      </w:pPr>
      <w:r w:rsidRPr="00F94469">
        <w:rPr>
          <w:noProof/>
          <w:lang w:val="en-US"/>
        </w:rPr>
        <w:drawing>
          <wp:inline distT="0" distB="0" distL="0" distR="0" wp14:anchorId="1D4CB178" wp14:editId="224101EB">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 xml:space="preserve">.1 </w:t>
      </w:r>
      <w:r w:rsidR="000D13D0">
        <w:t xml:space="preserve">Rancangan </w:t>
      </w:r>
      <w:r w:rsidR="00C14F11">
        <w:t>Implementasi Algoritma SVR</w:t>
      </w:r>
      <w:bookmarkEnd w:id="107"/>
    </w:p>
    <w:p w:rsidR="00E2718F" w:rsidRPr="00F2242E" w:rsidRDefault="00C63F5A"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31"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1" w:name="_4.4.2_Rancangan_Implementasi"/>
      <w:bookmarkEnd w:id="111"/>
      <w:r>
        <w:lastRenderedPageBreak/>
        <w:t>4.4</w:t>
      </w:r>
      <w:r w:rsidR="00C14F11">
        <w:t xml:space="preserve">.2 </w:t>
      </w:r>
      <w:r w:rsidR="000D13D0">
        <w:t xml:space="preserve">Rancangan </w:t>
      </w:r>
      <w:r w:rsidR="00C14F11">
        <w:t>Implementasi Algoritma ANN Backpropagation</w:t>
      </w:r>
      <w:bookmarkEnd w:id="110"/>
    </w:p>
    <w:p w:rsidR="001F0CCC" w:rsidRDefault="000C3617" w:rsidP="001F0CCC">
      <w:pPr>
        <w:keepNext/>
        <w:jc w:val="center"/>
      </w:pPr>
      <w:r w:rsidRPr="000C3617">
        <w:rPr>
          <w:noProof/>
          <w:lang w:val="en-US"/>
        </w:rPr>
        <w:drawing>
          <wp:inline distT="0" distB="0" distL="0" distR="0" wp14:anchorId="2255F05C" wp14:editId="55F2B849">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2"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2"/>
    </w:p>
    <w:p w:rsidR="00E2718F" w:rsidRDefault="00C14F11">
      <w:bookmarkStart w:id="113" w:name="_heading=h.pkwqa1" w:colFirst="0" w:colLast="0"/>
      <w:bookmarkEnd w:id="113"/>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4A7990">
        <w:t xml:space="preserve">, seperti fungsi aktivasi, jumlah neuron pada </w:t>
      </w:r>
      <w:r w:rsidR="004A7990" w:rsidRPr="004A7990">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hidden layer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1852AA">
              <w:t xml:space="preserve">hidden layer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rsidR="004A7990">
        <w:rPr>
          <w:i/>
        </w:rPr>
        <w:t xml:space="preserve">, </w:t>
      </w:r>
      <w:r w:rsidR="004A7990">
        <w:t xml:space="preserve">jumlah neuron pada hidden layer,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296FD3">
        <w:rPr>
          <w:i/>
        </w:rPr>
        <w:t>hyperparameter</w:t>
      </w:r>
      <w:r w:rsidR="00296FD3">
        <w:t xml:space="preserve"> selanjutnya yang diinisialisasi adalah jumlah neuron yang akan digunakan pada hidden layer.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el terdiri dari input layer, hidden layer, dan out</w:t>
      </w:r>
      <w:r>
        <w:t xml:space="preserve">put layer.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7F98882F" wp14:editId="19AD702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4"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4"/>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2DB381F9" wp14:editId="5A8DFB15">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5"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5"/>
      <w:r w:rsidR="00B26B09">
        <w:rPr>
          <w:sz w:val="20"/>
        </w:rPr>
        <w:t>Halaman Home</w:t>
      </w:r>
      <w:bookmarkStart w:id="116" w:name="_heading=h.2nusc19" w:colFirst="0" w:colLast="0"/>
      <w:bookmarkEnd w:id="116"/>
    </w:p>
    <w:p w:rsidR="001F0CCC" w:rsidRDefault="00B26B09" w:rsidP="001F0CCC">
      <w:pPr>
        <w:keepNext/>
        <w:jc w:val="center"/>
      </w:pPr>
      <w:r w:rsidRPr="00B26B09">
        <w:rPr>
          <w:noProof/>
          <w:lang w:val="en-US"/>
        </w:rPr>
        <w:drawing>
          <wp:inline distT="0" distB="0" distL="0" distR="0" wp14:anchorId="13E6355D" wp14:editId="0199F75F">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7"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7"/>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AB3AF0A" wp14:editId="2A4EB69A">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8" w:name="_heading=h.1302m92" w:colFirst="0" w:colLast="0"/>
      <w:bookmarkEnd w:id="118"/>
    </w:p>
    <w:p w:rsidR="00CD02F7" w:rsidRDefault="00CD02F7" w:rsidP="00CD02F7">
      <w:pPr>
        <w:keepNext/>
        <w:jc w:val="center"/>
      </w:pPr>
      <w:r w:rsidRPr="00CD02F7">
        <w:rPr>
          <w:noProof/>
          <w:lang w:val="en-US"/>
        </w:rPr>
        <w:drawing>
          <wp:inline distT="0" distB="0" distL="0" distR="0" wp14:anchorId="28BFF81E" wp14:editId="679E61A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9" w:name="_Toc136383809"/>
      <w:r>
        <w:lastRenderedPageBreak/>
        <w:t>BAB 5</w:t>
      </w:r>
      <w:r>
        <w:br/>
      </w:r>
      <w:r w:rsidR="00C14F11">
        <w:t>IMPLEMENTASI</w:t>
      </w:r>
      <w:bookmarkEnd w:id="119"/>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0" w:name="_Toc136383810"/>
      <w:r>
        <w:t>5.1  Lingkungan Implementasi</w:t>
      </w:r>
      <w:bookmarkEnd w:id="12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1" w:name="_Toc136383811"/>
      <w:r>
        <w:t>5.2  Batasan Implementasi</w:t>
      </w:r>
      <w:bookmarkEnd w:id="121"/>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2" w:name="_Toc136383812"/>
      <w:r>
        <w:t xml:space="preserve">5.3  </w:t>
      </w:r>
      <w:bookmarkStart w:id="123" w:name="_Toc136383813"/>
      <w:bookmarkEnd w:id="122"/>
      <w:r w:rsidR="00AB29A7">
        <w:t>Implementasi Preprocessing</w:t>
      </w:r>
    </w:p>
    <w:bookmarkEnd w:id="123"/>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4" w:name="_heading=h.mcvg6hih3f7j" w:colFirst="0" w:colLast="0"/>
      <w:bookmarkStart w:id="125" w:name="_heading=h.5rp56eh0vc2v" w:colFirst="0" w:colLast="0"/>
      <w:bookmarkStart w:id="126" w:name="_5.4.3.__Encoding"/>
      <w:bookmarkStart w:id="127" w:name="_Toc136383816"/>
      <w:bookmarkEnd w:id="124"/>
      <w:bookmarkEnd w:id="125"/>
      <w:bookmarkEnd w:id="126"/>
      <w:r>
        <w:t>5.3</w:t>
      </w:r>
      <w:r w:rsidR="00A576F5">
        <w:t>.1</w:t>
      </w:r>
      <w:r w:rsidR="00C14F11">
        <w:t>.  Encoding</w:t>
      </w:r>
      <w:bookmarkEnd w:id="127"/>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8" w:name="_heading=h.i7d1r1rqlqcx" w:colFirst="0" w:colLast="0"/>
      <w:bookmarkStart w:id="129" w:name="_Toc136383817"/>
      <w:bookmarkEnd w:id="128"/>
      <w:r>
        <w:t>5.3</w:t>
      </w:r>
      <w:r w:rsidR="00C14F11">
        <w:t>.2.  Normalisasi</w:t>
      </w:r>
      <w:bookmarkEnd w:id="129"/>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0" w:name="_heading=h.rkujkxka1mck" w:colFirst="0" w:colLast="0"/>
      <w:bookmarkStart w:id="131" w:name="_5.4__Implementasi"/>
      <w:bookmarkStart w:id="132" w:name="_Toc136383818"/>
      <w:bookmarkEnd w:id="130"/>
      <w:bookmarkEnd w:id="131"/>
      <w:r>
        <w:t>5.4</w:t>
      </w:r>
      <w:r w:rsidR="00C14F11">
        <w:t xml:space="preserve">  Implementasi Algoritma</w:t>
      </w:r>
      <w:bookmarkEnd w:id="132"/>
      <w:r w:rsidR="006D1F77">
        <w:t xml:space="preserve"> Support Vector Regression</w:t>
      </w:r>
    </w:p>
    <w:p w:rsidR="00C56375" w:rsidRDefault="00C14F11" w:rsidP="00441A88">
      <w:pPr>
        <w:spacing w:before="0"/>
      </w:pPr>
      <w:bookmarkStart w:id="133" w:name="_heading=h.iq2zn4sf50ba" w:colFirst="0" w:colLast="0"/>
      <w:bookmarkEnd w:id="133"/>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4" w:name="_heading=h.oosjs5ntz07m" w:colFirst="0" w:colLast="0"/>
      <w:bookmarkStart w:id="135" w:name="_5.5__Implementasi"/>
      <w:bookmarkEnd w:id="134"/>
      <w:bookmarkEnd w:id="135"/>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6" w:name="_Toc136383821"/>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7" w:name="_5.5.1_Percobaan_Early"/>
      <w:bookmarkEnd w:id="137"/>
      <w:r>
        <w:t xml:space="preserve">5.5.1 Percobaan </w:t>
      </w:r>
      <w:r w:rsidR="00A70995">
        <w:t>Early Stopping</w:t>
      </w:r>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r>
        <w:t xml:space="preserve">5.5.2 Percobaan Variasi Nilai </w:t>
      </w:r>
      <w:r w:rsidR="004C3575">
        <w:t>Epoch</w:t>
      </w:r>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r>
        <w:lastRenderedPageBreak/>
        <w:t>BAB 6</w:t>
      </w:r>
      <w:r>
        <w:br/>
      </w:r>
      <w:r w:rsidR="00C14F11">
        <w:t>HASIL DAN PEMBAHASAN</w:t>
      </w:r>
      <w:bookmarkEnd w:id="136"/>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8" w:name="_heading=h.ainxm3pd2ntm" w:colFirst="0" w:colLast="0"/>
      <w:bookmarkStart w:id="139" w:name="_Toc136383822"/>
      <w:bookmarkEnd w:id="138"/>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9"/>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40" w:name="_heading=h.ikegfknyhv8s" w:colFirst="0" w:colLast="0"/>
      <w:bookmarkEnd w:id="140"/>
      <w:r w:rsidRPr="002C77B9">
        <w:rPr>
          <w:noProof/>
          <w:highlight w:val="yellow"/>
          <w:lang w:val="en-US"/>
        </w:rPr>
        <w:drawing>
          <wp:inline distT="0" distB="0" distL="0" distR="0" wp14:anchorId="0E95ECBF" wp14:editId="28A8127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8"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41" w:name="_heading=h.wfwchc9z84vi" w:colFirst="0" w:colLast="0"/>
      <w:bookmarkEnd w:id="141"/>
    </w:p>
    <w:p w:rsidR="00E2718F" w:rsidRDefault="00C14F11" w:rsidP="00F91CCF">
      <w:pPr>
        <w:pStyle w:val="Heading2"/>
        <w:numPr>
          <w:ilvl w:val="0"/>
          <w:numId w:val="0"/>
        </w:numPr>
      </w:pPr>
      <w:bookmarkStart w:id="142" w:name="_heading=h.e1wacr1sf8vy" w:colFirst="0" w:colLast="0"/>
      <w:bookmarkStart w:id="143" w:name="_Toc136383825"/>
      <w:bookmarkEnd w:id="142"/>
      <w:r>
        <w:t xml:space="preserve">6.2.  </w:t>
      </w:r>
      <w:r w:rsidR="00552591">
        <w:t xml:space="preserve">Hasil dan </w:t>
      </w:r>
      <w:r>
        <w:t>Pembahasan Algoritma</w:t>
      </w:r>
      <w:bookmarkEnd w:id="143"/>
      <w:r w:rsidR="00552591">
        <w:t xml:space="preserve"> Support Vector Regression</w:t>
      </w:r>
    </w:p>
    <w:p w:rsidR="00E24E72" w:rsidRDefault="00E24E72" w:rsidP="00E24E72">
      <w:pPr>
        <w:rPr>
          <w:highlight w:val="yellow"/>
        </w:rPr>
      </w:pPr>
      <w:bookmarkStart w:id="144" w:name="_heading=h.dj0owhn9o96f" w:colFirst="0" w:colLast="0"/>
      <w:bookmarkEnd w:id="144"/>
      <w:r>
        <w:rPr>
          <w:highlight w:val="yellow"/>
        </w:rPr>
        <w:t>Setelah membangun model prediksi jumlah pendaftar dengan menggunakan algoritma Support Vector Regression, maka didapatkan hasil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2C77B9" w:rsidRPr="00C81D01" w:rsidTr="00D95E7F">
        <w:tc>
          <w:tcPr>
            <w:tcW w:w="1081"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RMSE</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D95E7F">
        <w:trPr>
          <w:trHeight w:val="470"/>
        </w:trPr>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D95E7F">
        <w:tc>
          <w:tcPr>
            <w:tcW w:w="1081"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3001AA">
      <w:pPr>
        <w:pStyle w:val="Heading2"/>
        <w:numPr>
          <w:ilvl w:val="0"/>
          <w:numId w:val="0"/>
        </w:numPr>
        <w:spacing w:after="0"/>
      </w:pPr>
      <w:bookmarkStart w:id="145" w:name="_heading=h.bp8uqcp7aust" w:colFirst="0" w:colLast="0"/>
      <w:bookmarkStart w:id="146" w:name="_Toc136383827"/>
      <w:bookmarkEnd w:id="145"/>
      <w:r>
        <w:t>6.3.  Hasil dan Pembahasan Algoritma Artificial Neural Network</w:t>
      </w:r>
    </w:p>
    <w:p w:rsidR="00B105DF" w:rsidRPr="00B105DF" w:rsidRDefault="00B105DF" w:rsidP="003001AA">
      <w:pPr>
        <w:spacing w:before="0" w:after="240"/>
      </w:pPr>
      <w:r>
        <w:t xml:space="preserve">Pada subbab ini akan membahas tentang hasil yang diperoleh setelah melakukan percobaan seperti yang telah dijelaskan pada </w:t>
      </w:r>
      <w:hyperlink w:anchor="_5.5__Implementasi" w:history="1">
        <w:r w:rsidRPr="00B105DF">
          <w:rPr>
            <w:rStyle w:val="Hyperlink"/>
          </w:rPr>
          <w:t>Subbab 5.5</w:t>
        </w:r>
      </w:hyperlink>
      <w:r>
        <w:t xml:space="preserve">. </w:t>
      </w:r>
    </w:p>
    <w:p w:rsidR="00423D8D" w:rsidRDefault="00423D8D" w:rsidP="00423D8D">
      <w:pPr>
        <w:pStyle w:val="Heading3"/>
        <w:numPr>
          <w:ilvl w:val="0"/>
          <w:numId w:val="0"/>
        </w:numPr>
        <w:spacing w:before="0" w:after="0"/>
      </w:pPr>
      <w:r>
        <w:t>6.3.1 Hasil Algoritma Artificial Neural Network</w:t>
      </w:r>
    </w:p>
    <w:p w:rsidR="00C92B2B" w:rsidRDefault="00231219" w:rsidP="00C92B2B">
      <w:pPr>
        <w:spacing w:before="0"/>
      </w:pPr>
      <w:r>
        <w:t xml:space="preserve">Setelah melakukan percobaan mulai dari tahapan pencarian nilai </w:t>
      </w:r>
      <w:r>
        <w:rPr>
          <w:i/>
        </w:rPr>
        <w:t>hyperparameter</w:t>
      </w:r>
      <w:r>
        <w:t xml:space="preserve"> dengan menggunakan </w:t>
      </w:r>
      <w:r>
        <w:rPr>
          <w:i/>
        </w:rPr>
        <w:t>grid search</w:t>
      </w:r>
      <w:r>
        <w:t xml:space="preserve"> hingga </w:t>
      </w:r>
      <w:r w:rsidR="00C63F5A">
        <w:t xml:space="preserve">melakukan pemodelan algoritma. </w:t>
      </w:r>
      <w:r w:rsidR="00C63F5A">
        <w:lastRenderedPageBreak/>
        <w:t xml:space="preserve">Berdasarkan percobaan yang dilakukan untuk mencari nilai </w:t>
      </w:r>
      <w:r w:rsidR="00C63F5A">
        <w:rPr>
          <w:i/>
        </w:rPr>
        <w:t>hyperparameter</w:t>
      </w:r>
      <w:r w:rsidR="00C63F5A">
        <w:t xml:space="preserve"> yang optimal digunakan, diperoleh nilai-nilai </w:t>
      </w:r>
      <w:r w:rsidR="00C63F5A">
        <w:rPr>
          <w:i/>
        </w:rPr>
        <w:t>hyperparameter</w:t>
      </w:r>
      <w:r w:rsidR="00C63F5A">
        <w:t xml:space="preserve"> seperti berikut : </w:t>
      </w:r>
    </w:p>
    <w:p w:rsidR="00C63F5A" w:rsidRDefault="00C63F5A" w:rsidP="00C63F5A">
      <w:pPr>
        <w:pStyle w:val="ListParagraph"/>
        <w:numPr>
          <w:ilvl w:val="6"/>
          <w:numId w:val="14"/>
        </w:numPr>
        <w:spacing w:before="0"/>
        <w:ind w:left="426"/>
      </w:pPr>
      <w:r>
        <w:t>Jumlah neuron pada hidden layer yang digunakan adalah 12 neuron.</w:t>
      </w:r>
    </w:p>
    <w:p w:rsidR="00C63F5A" w:rsidRDefault="00C63F5A" w:rsidP="00C63F5A">
      <w:pPr>
        <w:pStyle w:val="ListParagraph"/>
        <w:numPr>
          <w:ilvl w:val="6"/>
          <w:numId w:val="14"/>
        </w:numPr>
        <w:spacing w:before="0"/>
        <w:ind w:left="426"/>
      </w:pPr>
      <w:r>
        <w:t xml:space="preserve">Fungsi aktivasi yang digunakan pada </w:t>
      </w:r>
      <w:r>
        <w:rPr>
          <w:i/>
        </w:rPr>
        <w:t>hidden layer</w:t>
      </w:r>
      <w:r>
        <w:t>.</w:t>
      </w:r>
    </w:p>
    <w:p w:rsidR="00C63F5A" w:rsidRDefault="00C63F5A" w:rsidP="00E731CB">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811D8B" w:rsidRPr="00811D8B" w:rsidRDefault="00811D8B" w:rsidP="00811D8B">
      <w:pPr>
        <w:spacing w:before="0"/>
        <w:ind w:left="66"/>
      </w:pPr>
      <w:r>
        <w:t xml:space="preserve">Setelah memperoleh nilai </w:t>
      </w:r>
      <w:r>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p>
    <w:p w:rsidR="00423D8D" w:rsidRDefault="00423D8D" w:rsidP="00E731CB">
      <w:pPr>
        <w:pStyle w:val="Heading3"/>
        <w:numPr>
          <w:ilvl w:val="0"/>
          <w:numId w:val="0"/>
        </w:numPr>
        <w:spacing w:after="0"/>
      </w:pPr>
      <w:r>
        <w:t>6.3.2 Pembahasan Algoritma Artificial Neural Network</w:t>
      </w:r>
    </w:p>
    <w:p w:rsidR="00832653" w:rsidRPr="00325540" w:rsidRDefault="00012010" w:rsidP="001E7A94">
      <w:pPr>
        <w:spacing w:before="0"/>
      </w:pPr>
      <w:r>
        <w:t>Berdasarkan hasil percobaan dan analisis selama percobaan ya</w:t>
      </w:r>
      <w:r w:rsidR="00D33A9A">
        <w:t xml:space="preserve">ng telah dilakukan, untuk memperoleh nilai RMSE yang terbaik perlu diperhatikan nilai-nilai </w:t>
      </w:r>
      <w:r w:rsidR="00D33A9A">
        <w:rPr>
          <w:i/>
        </w:rPr>
        <w:t>hyper</w:t>
      </w:r>
      <w:bookmarkStart w:id="147" w:name="_GoBack"/>
      <w:bookmarkEnd w:id="147"/>
      <w:r w:rsidR="00D33A9A">
        <w:rPr>
          <w:i/>
        </w:rPr>
        <w:t>parameter</w:t>
      </w:r>
      <w:r w:rsidR="00D33A9A">
        <w:t xml:space="preserve"> yang digunakan. </w:t>
      </w:r>
      <w:r w:rsidR="00AF7588">
        <w:t xml:space="preserve">Pemilihan nilai </w:t>
      </w:r>
      <w:r w:rsidR="00AF7588">
        <w:rPr>
          <w:i/>
        </w:rPr>
        <w:t>hyperparameter</w:t>
      </w:r>
      <w:r w:rsidR="00AF7588">
        <w:t xml:space="preserve"> yang optimal dengan menggunakan teknik </w:t>
      </w:r>
      <w:r w:rsidR="00AF7588">
        <w:rPr>
          <w:i/>
        </w:rPr>
        <w:t>grid search</w:t>
      </w:r>
      <w:r w:rsidR="00AF7588">
        <w:t xml:space="preserve"> sangat membantu jika dibandingkan dengan mencari nilai </w:t>
      </w:r>
      <w:r w:rsidR="00AF7588">
        <w:rPr>
          <w:i/>
        </w:rPr>
        <w:t>hyperparameter</w:t>
      </w:r>
      <w:r w:rsidR="00AF7588">
        <w:t xml:space="preserve"> secara manual. </w:t>
      </w:r>
      <w:r w:rsidR="0082415D">
        <w:t xml:space="preserve">Selain nilai </w:t>
      </w:r>
      <w:r w:rsidR="0082415D">
        <w:rPr>
          <w:i/>
        </w:rPr>
        <w:t>hyperparameter</w:t>
      </w:r>
      <w:r w:rsidR="0082415D">
        <w:t xml:space="preserve"> yang dicari dengan </w:t>
      </w:r>
      <w:r w:rsidR="0082415D">
        <w:rPr>
          <w:i/>
        </w:rPr>
        <w:t>grid search</w:t>
      </w:r>
      <w:r w:rsidR="0082415D">
        <w:t xml:space="preserve">, pemilihan nilai </w:t>
      </w:r>
      <w:r w:rsidR="0082415D">
        <w:rPr>
          <w:i/>
        </w:rPr>
        <w:t>k</w:t>
      </w:r>
      <w:r w:rsidR="0082415D">
        <w:t xml:space="preserve"> dan nilai </w:t>
      </w:r>
      <w:r w:rsidR="0082415D">
        <w:rPr>
          <w:i/>
        </w:rPr>
        <w:t>epoch</w:t>
      </w:r>
      <w:r w:rsidR="0082415D">
        <w:t xml:space="preserve"> juga perlu diperhatikan. </w:t>
      </w:r>
      <w:r w:rsidR="00325540">
        <w:t xml:space="preserve">Pada hasil percobaan, </w:t>
      </w:r>
      <w:r w:rsidR="0082415D">
        <w:t xml:space="preserve">kombinasi nilai </w:t>
      </w:r>
      <w:r w:rsidR="0082415D">
        <w:rPr>
          <w:i/>
        </w:rPr>
        <w:t>k</w:t>
      </w:r>
      <w:r w:rsidR="0082415D">
        <w:t xml:space="preserve"> dan nilai </w:t>
      </w:r>
      <w:r w:rsidR="0082415D">
        <w:rPr>
          <w:i/>
        </w:rPr>
        <w:t>epoch</w:t>
      </w:r>
      <w:r w:rsidR="0082415D">
        <w:t xml:space="preserve"> sangat mempenga</w:t>
      </w:r>
      <w:r w:rsidR="00325540">
        <w:t xml:space="preserve">ruhi hasil kinerja model algoritma. </w:t>
      </w:r>
    </w:p>
    <w:p w:rsidR="00E2718F" w:rsidRDefault="00552591" w:rsidP="001E7A94">
      <w:pPr>
        <w:pStyle w:val="Heading2"/>
        <w:numPr>
          <w:ilvl w:val="0"/>
          <w:numId w:val="0"/>
        </w:numPr>
        <w:spacing w:before="240"/>
      </w:pPr>
      <w:bookmarkStart w:id="148" w:name="_heading=h.okrz0p70tt2q" w:colFirst="0" w:colLast="0"/>
      <w:bookmarkStart w:id="149" w:name="_Toc136383828"/>
      <w:bookmarkEnd w:id="146"/>
      <w:bookmarkEnd w:id="148"/>
      <w:r>
        <w:t>6.4</w:t>
      </w:r>
      <w:r w:rsidR="00C14F11">
        <w:t>. Pembahasan Hasil Evaluasi Model</w:t>
      </w:r>
      <w:bookmarkEnd w:id="149"/>
    </w:p>
    <w:p w:rsidR="00E2718F" w:rsidRDefault="00E2718F">
      <w:bookmarkStart w:id="150" w:name="_heading=h.s06fvowul9ps" w:colFirst="0" w:colLast="0"/>
      <w:bookmarkEnd w:id="150"/>
    </w:p>
    <w:p w:rsidR="00E2718F" w:rsidRDefault="00C14F11" w:rsidP="0018725F">
      <w:pPr>
        <w:pStyle w:val="Heading1"/>
        <w:numPr>
          <w:ilvl w:val="0"/>
          <w:numId w:val="0"/>
        </w:numPr>
      </w:pPr>
      <w:bookmarkStart w:id="151" w:name="_heading=h.tji6etghjrk2" w:colFirst="0" w:colLast="0"/>
      <w:bookmarkStart w:id="152" w:name="_Toc136383829"/>
      <w:bookmarkEnd w:id="151"/>
      <w:r>
        <w:t>BAB 7</w:t>
      </w:r>
      <w:r>
        <w:br/>
        <w:t xml:space="preserve">    KESIMPULAN DAN SARAN</w:t>
      </w:r>
      <w:bookmarkEnd w:id="152"/>
    </w:p>
    <w:p w:rsidR="00E2718F" w:rsidRDefault="00C14F11" w:rsidP="0018725F">
      <w:pPr>
        <w:pStyle w:val="Heading2"/>
        <w:numPr>
          <w:ilvl w:val="0"/>
          <w:numId w:val="0"/>
        </w:numPr>
      </w:pPr>
      <w:bookmarkStart w:id="153" w:name="_heading=h.rrn0y2cgl13c" w:colFirst="0" w:colLast="0"/>
      <w:bookmarkStart w:id="154" w:name="_Toc136383830"/>
      <w:bookmarkEnd w:id="153"/>
      <w:r>
        <w:t>7.1. Kesimpulan</w:t>
      </w:r>
      <w:bookmarkEnd w:id="154"/>
    </w:p>
    <w:p w:rsidR="00CB0024" w:rsidRDefault="00CB0024" w:rsidP="00CB0024">
      <w:r>
        <w:t>Berdasarkan hasil penelitian dan implementasi dapat diberi kesimpulan sebagai berikut:</w:t>
      </w:r>
    </w:p>
    <w:p w:rsidR="002563D3" w:rsidRPr="002563D3" w:rsidRDefault="00CB0024" w:rsidP="00CB0024">
      <w:pPr>
        <w:rPr>
          <w:i/>
        </w:rPr>
      </w:pPr>
      <w:r>
        <w:lastRenderedPageBreak/>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5" w:name="_heading=h.ki6mpcjisa66" w:colFirst="0" w:colLast="0"/>
      <w:bookmarkStart w:id="156" w:name="_Toc136383831"/>
      <w:bookmarkEnd w:id="155"/>
      <w:r>
        <w:t>7.2</w:t>
      </w:r>
      <w:r w:rsidR="00C14F11">
        <w:t>. Saran</w:t>
      </w:r>
      <w:bookmarkEnd w:id="156"/>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7" w:name="_heading=h.du6bkpjk0r31" w:colFirst="0" w:colLast="0"/>
      <w:bookmarkStart w:id="158" w:name="_Toc136383832"/>
      <w:bookmarkEnd w:id="157"/>
      <w:r>
        <w:t>LAMPIRAN</w:t>
      </w:r>
      <w:bookmarkEnd w:id="158"/>
    </w:p>
    <w:p w:rsidR="00E2718F" w:rsidRDefault="00C14F11" w:rsidP="0018725F">
      <w:pPr>
        <w:pStyle w:val="Heading2"/>
        <w:numPr>
          <w:ilvl w:val="0"/>
          <w:numId w:val="0"/>
        </w:numPr>
        <w:jc w:val="both"/>
      </w:pPr>
      <w:bookmarkStart w:id="159" w:name="_heading=h.ts73utqppk4e" w:colFirst="0" w:colLast="0"/>
      <w:bookmarkStart w:id="160" w:name="_Toc136383833"/>
      <w:bookmarkEnd w:id="159"/>
      <w:r>
        <w:t>Lampiran A Source Code</w:t>
      </w:r>
      <w:bookmarkEnd w:id="160"/>
    </w:p>
    <w:p w:rsidR="00E2718F" w:rsidRDefault="00C14F11" w:rsidP="0018725F">
      <w:pPr>
        <w:pStyle w:val="Heading3"/>
        <w:numPr>
          <w:ilvl w:val="0"/>
          <w:numId w:val="0"/>
        </w:numPr>
      </w:pPr>
      <w:bookmarkStart w:id="161" w:name="_heading=h.xstvw6h1o2g8" w:colFirst="0" w:colLast="0"/>
      <w:bookmarkStart w:id="162" w:name="_Toc136383834"/>
      <w:bookmarkEnd w:id="161"/>
      <w:r>
        <w:t>Source Code 1. Encoding Data</w:t>
      </w:r>
      <w:bookmarkEnd w:id="162"/>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3" w:name="_heading=h.oek0kubjdms8" w:colFirst="0" w:colLast="0"/>
      <w:bookmarkEnd w:id="163"/>
    </w:p>
    <w:p w:rsidR="00E2718F" w:rsidRDefault="00C14F11" w:rsidP="0018725F">
      <w:pPr>
        <w:pStyle w:val="Heading3"/>
        <w:numPr>
          <w:ilvl w:val="0"/>
          <w:numId w:val="0"/>
        </w:numPr>
      </w:pPr>
      <w:bookmarkStart w:id="164" w:name="_heading=h.crzpxiv9u6cg" w:colFirst="0" w:colLast="0"/>
      <w:bookmarkStart w:id="165" w:name="_Source_Code_2."/>
      <w:bookmarkStart w:id="166" w:name="_Toc136383835"/>
      <w:bookmarkEnd w:id="164"/>
      <w:bookmarkEnd w:id="165"/>
      <w:r>
        <w:t>Source Code 2. Grid Search ANN</w:t>
      </w:r>
      <w:bookmarkEnd w:id="166"/>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7" w:name="_heading=h.2x1nkgmwy4e7" w:colFirst="0" w:colLast="0"/>
      <w:bookmarkStart w:id="168" w:name="_Toc136383836"/>
      <w:bookmarkEnd w:id="167"/>
      <w:r>
        <w:lastRenderedPageBreak/>
        <w:t>Source Code 3.  Grid Search SVR</w:t>
      </w:r>
      <w:bookmarkEnd w:id="168"/>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9" w:name="_heading=h.mgi75v2i9uij" w:colFirst="0" w:colLast="0"/>
      <w:bookmarkStart w:id="170" w:name="_Toc136383837"/>
      <w:bookmarkEnd w:id="169"/>
      <w:r>
        <w:lastRenderedPageBreak/>
        <w:t>Source Code 4.  Pemodelan Algoritma ANN</w:t>
      </w:r>
      <w:bookmarkEnd w:id="170"/>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lastRenderedPageBreak/>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1" w:name="_heading=h.gg8sdls4y7m" w:colFirst="0" w:colLast="0"/>
      <w:bookmarkStart w:id="172" w:name="_Source_Code_5."/>
      <w:bookmarkStart w:id="173" w:name="_Toc136383838"/>
      <w:bookmarkEnd w:id="171"/>
      <w:bookmarkEnd w:id="172"/>
      <w:r>
        <w:lastRenderedPageBreak/>
        <w:t>Source Code 5.  Pemodelan Algoritma SVR</w:t>
      </w:r>
      <w:bookmarkEnd w:id="173"/>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4" w:name="_heading=h.gndgqbih59gl" w:colFirst="0" w:colLast="0"/>
      <w:bookmarkStart w:id="175" w:name="_heading=h.g7rcd8e8v7p1" w:colFirst="0" w:colLast="0"/>
      <w:bookmarkEnd w:id="174"/>
      <w:bookmarkEnd w:id="175"/>
    </w:p>
    <w:p w:rsidR="00E2718F" w:rsidRDefault="00C14F11" w:rsidP="0018725F">
      <w:pPr>
        <w:pStyle w:val="Heading2"/>
        <w:numPr>
          <w:ilvl w:val="0"/>
          <w:numId w:val="0"/>
        </w:numPr>
        <w:jc w:val="both"/>
      </w:pPr>
      <w:bookmarkStart w:id="176" w:name="_heading=h.mdm6gbkk7p2p" w:colFirst="0" w:colLast="0"/>
      <w:bookmarkStart w:id="177" w:name="_Toc136383839"/>
      <w:bookmarkEnd w:id="176"/>
      <w:r>
        <w:lastRenderedPageBreak/>
        <w:t xml:space="preserve">Lampiran B Hasil Implementasi </w:t>
      </w:r>
      <w:bookmarkEnd w:id="177"/>
    </w:p>
    <w:p w:rsidR="00EB19BC" w:rsidRPr="00EB19BC" w:rsidRDefault="00EB19BC" w:rsidP="0018725F">
      <w:pPr>
        <w:pStyle w:val="Heading3"/>
        <w:numPr>
          <w:ilvl w:val="0"/>
          <w:numId w:val="0"/>
        </w:numPr>
        <w:rPr>
          <w:rFonts w:ascii="Arial" w:eastAsia="Arial" w:hAnsi="Arial" w:cs="Arial"/>
          <w:sz w:val="22"/>
        </w:rPr>
      </w:pPr>
      <w:bookmarkStart w:id="178" w:name="_heading=h.10d6ddcduipn" w:colFirst="0" w:colLast="0"/>
      <w:bookmarkStart w:id="179" w:name="_B.1._Hasil_Implementasi"/>
      <w:bookmarkStart w:id="180" w:name="_Toc136383840"/>
      <w:bookmarkEnd w:id="178"/>
      <w:bookmarkEnd w:id="179"/>
      <w:r>
        <w:t>B.1. Hasil Implementasi Early Stopping</w:t>
      </w:r>
    </w:p>
    <w:p w:rsidR="00E2718F" w:rsidRDefault="00EB19BC" w:rsidP="0018725F">
      <w:pPr>
        <w:pStyle w:val="Heading3"/>
        <w:numPr>
          <w:ilvl w:val="0"/>
          <w:numId w:val="0"/>
        </w:numPr>
        <w:rPr>
          <w:rFonts w:ascii="Arial" w:eastAsia="Arial" w:hAnsi="Arial" w:cs="Arial"/>
          <w:sz w:val="22"/>
        </w:rPr>
      </w:pPr>
      <w:bookmarkStart w:id="181" w:name="_B.2._Hasil_Implementasi"/>
      <w:bookmarkEnd w:id="181"/>
      <w:r>
        <w:t>B.2</w:t>
      </w:r>
      <w:r w:rsidR="00C14F11">
        <w:t>. Hasil Implementasi Artificial Neural Network</w:t>
      </w:r>
      <w:bookmarkEnd w:id="180"/>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D8FFC0" wp14:editId="69D83C25">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9"/>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8837A7" wp14:editId="2FCBBDD6">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3E8F1D" wp14:editId="1905133F">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C004D7" wp14:editId="4B86AB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76257C" wp14:editId="3788BAA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3"/>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6D396A" wp14:editId="60405971">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4"/>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FB43E43" wp14:editId="60C54DA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4009A9" wp14:editId="0FBF48A7">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6"/>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52E13F" wp14:editId="5E97F8AA">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2B763E" wp14:editId="2963CBE4">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8"/>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91B979" wp14:editId="15855A62">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9"/>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92C28" wp14:editId="074FCA1C">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0"/>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0943E7" wp14:editId="4D7EC371">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1"/>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1CADAE" wp14:editId="4E3FA7B4">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2"/>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1186C5" wp14:editId="6A6C205C">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3"/>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225FBC" wp14:editId="2EBF81DF">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4"/>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E601EF" wp14:editId="29E4F0F6">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5"/>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FCDD9D" wp14:editId="55CEBE7A">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6"/>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6E447B" wp14:editId="5C460DAE">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7"/>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87B4BD" wp14:editId="1F2D790D">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8"/>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8998A7" wp14:editId="6FB20998">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9"/>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26FEA3" wp14:editId="1F0374C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0"/>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A3CDA8" wp14:editId="41159E4B">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1"/>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66B2D" wp14:editId="752A8592">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2"/>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3255A" wp14:editId="3FCCDC84">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3"/>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34804E" wp14:editId="462B0DB2">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4"/>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B94BF0" wp14:editId="6BA33411">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5"/>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115002" wp14:editId="063742DC">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6"/>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0C9537" wp14:editId="2AC527AA">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7"/>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8F5F93" wp14:editId="5F527AC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8"/>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3DA944" wp14:editId="2A9388A5">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9"/>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EDEDFE" wp14:editId="5AD0111F">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0"/>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2DC92B" wp14:editId="268B80F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1"/>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DE5D04" wp14:editId="7DA33685">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2"/>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6F84DF" wp14:editId="46496941">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3"/>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57C167" wp14:editId="06A33748">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4"/>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C74BC" wp14:editId="2D673740">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5"/>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BF5BC1" wp14:editId="272FDC39">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6"/>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2039C4" wp14:editId="595503D8">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7"/>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81682F" wp14:editId="5886B06F">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8"/>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2B789A" wp14:editId="18BE8377">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9"/>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C625B3" wp14:editId="4FA12A1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80"/>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D82A3D" wp14:editId="23D9525C">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1"/>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3951FC" wp14:editId="290B2417">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2"/>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743D48" wp14:editId="255FAC1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3"/>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5A3D15" wp14:editId="3AE62E17">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4"/>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82EB91" wp14:editId="5893F0E4">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5"/>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D4527" wp14:editId="4CA2B957">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6"/>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AD2616" wp14:editId="229AC78D">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7"/>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E6307C" wp14:editId="67DECAB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8"/>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143EEC" wp14:editId="48BEDF8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9"/>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1A77D" wp14:editId="37D34CC3">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0"/>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4B353" wp14:editId="40D052DD">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1"/>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07CEB7" wp14:editId="2D920192">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2"/>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5315A1" wp14:editId="6F71A84A">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3"/>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5200D0" wp14:editId="42F614FD">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4"/>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FF743" wp14:editId="2F0DBEE0">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5"/>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6062D4" wp14:editId="35BC357C">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05CA10E" wp14:editId="4C9B42BE">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7"/>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C56C0" wp14:editId="2078FAE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8"/>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3DA91C" wp14:editId="448D7E6C">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9"/>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37DA9E" wp14:editId="10CA89A9">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00"/>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0FDCF5" wp14:editId="0C9C753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1"/>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490954" wp14:editId="31F7D99F">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2"/>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647724" wp14:editId="053B5368">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3"/>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FB8084" wp14:editId="7E7E2995">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4"/>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0E2CF8" wp14:editId="3FDFF90A">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5"/>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61D166" wp14:editId="59AAE495">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6"/>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10209E" wp14:editId="61C003DF">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7"/>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615DE0" wp14:editId="185B2861">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8"/>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28C815" wp14:editId="4390CC5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9"/>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FBB8B7" wp14:editId="67EA042B">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0"/>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AECE99" wp14:editId="2838896B">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1"/>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FC8C70" wp14:editId="42A471DD">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2"/>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B10892" wp14:editId="57A2A859">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3"/>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2139F9" wp14:editId="13B9BE8E">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4"/>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7D010CC" wp14:editId="64213953">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5"/>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A10F79" wp14:editId="62DB8B7E">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6"/>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834841" wp14:editId="1677932C">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7"/>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55C33F" wp14:editId="69300D9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8"/>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857107" wp14:editId="614E1553">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9"/>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94EDB1" wp14:editId="6B6F5F4A">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20"/>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AA7785E" wp14:editId="75C189EF">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1"/>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58339" wp14:editId="4617DCAD">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2"/>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79B0D1" wp14:editId="0380FED9">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3"/>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BD71CC" wp14:editId="2CC363F8">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4"/>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DEF829" wp14:editId="2AE31948">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5"/>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4DB792" wp14:editId="718842C3">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6"/>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76342B" wp14:editId="38BC1CE1">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7"/>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ACB39D" wp14:editId="337359A4">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8"/>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2" w:name="_heading=h.25b0stm4fxd8" w:colFirst="0" w:colLast="0"/>
      <w:bookmarkEnd w:id="182"/>
    </w:p>
    <w:p w:rsidR="00E2718F" w:rsidRDefault="00EB19BC" w:rsidP="0018725F">
      <w:pPr>
        <w:pStyle w:val="Heading3"/>
        <w:numPr>
          <w:ilvl w:val="0"/>
          <w:numId w:val="0"/>
        </w:numPr>
      </w:pPr>
      <w:bookmarkStart w:id="183" w:name="_heading=h.y9c340vu0d8q" w:colFirst="0" w:colLast="0"/>
      <w:bookmarkStart w:id="184" w:name="_Toc136383841"/>
      <w:bookmarkEnd w:id="183"/>
      <w:r>
        <w:lastRenderedPageBreak/>
        <w:t>B.3</w:t>
      </w:r>
      <w:r w:rsidR="00C14F11">
        <w:t>. Hasil Implementasi Support Vector Regression</w:t>
      </w:r>
      <w:bookmarkEnd w:id="184"/>
    </w:p>
    <w:p w:rsidR="0018725F" w:rsidRDefault="0018725F" w:rsidP="00FA2C51">
      <w:pPr>
        <w:jc w:val="center"/>
      </w:pPr>
      <w:r w:rsidRPr="0018725F">
        <w:rPr>
          <w:noProof/>
          <w:lang w:val="en-US"/>
        </w:rPr>
        <w:drawing>
          <wp:inline distT="0" distB="0" distL="0" distR="0" wp14:anchorId="6B42A69E" wp14:editId="76FEE485">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9"/>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85" w:name="_heading=h.y009tij06puf" w:colFirst="0" w:colLast="0"/>
      <w:bookmarkEnd w:id="185"/>
    </w:p>
    <w:p w:rsidR="00E2718F" w:rsidRDefault="00C14F11" w:rsidP="0018725F">
      <w:pPr>
        <w:pStyle w:val="Heading2"/>
        <w:numPr>
          <w:ilvl w:val="0"/>
          <w:numId w:val="0"/>
        </w:numPr>
        <w:jc w:val="both"/>
      </w:pPr>
      <w:bookmarkStart w:id="186" w:name="_Toc136383842"/>
      <w:r>
        <w:lastRenderedPageBreak/>
        <w:t>Lampiran C Aplikasi Web Sistem Prediksi Del Predict</w:t>
      </w:r>
      <w:bookmarkEnd w:id="186"/>
      <w:r>
        <w:t xml:space="preserve"> </w:t>
      </w:r>
    </w:p>
    <w:p w:rsidR="00E2718F" w:rsidRDefault="00E2718F" w:rsidP="0018725F">
      <w:bookmarkStart w:id="187" w:name="_heading=h.tw6f5ikwsaap" w:colFirst="0" w:colLast="0"/>
      <w:bookmarkStart w:id="188" w:name="_heading=h.44te5zki9i4a" w:colFirst="0" w:colLast="0"/>
      <w:bookmarkEnd w:id="187"/>
      <w:bookmarkEnd w:id="188"/>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9" w:name="_Toc136383843"/>
      <w:r>
        <w:lastRenderedPageBreak/>
        <w:t>DAFTAR REFERENSI</w:t>
      </w:r>
      <w:bookmarkEnd w:id="189"/>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msudiney. (2019). </w:t>
      </w:r>
      <w:r w:rsidRPr="00AC4BE1">
        <w:rPr>
          <w:i/>
          <w:iCs/>
          <w:noProof/>
          <w:sz w:val="22"/>
          <w:szCs w:val="24"/>
        </w:rPr>
        <w:t>Penjelasan Sederhana tentang Apa Itu SVM?</w:t>
      </w:r>
      <w:r w:rsidRPr="00AC4BE1">
        <w:rPr>
          <w:noProof/>
          <w:sz w:val="22"/>
          <w:szCs w:val="24"/>
        </w:rPr>
        <w:t xml:space="preserve"> Medium. https://medium.com/@samsudiney/penjelasan-sederhana-tentang-apa-itu-svm-149fec72bd0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 xml:space="preserve">Deteksi Komentar Cyberbullying pada Media Sosial Instagram Menggunakan Algoritma Random Forest Cyberbullying Comment </w:t>
      </w:r>
      <w:r w:rsidRPr="00AC4BE1">
        <w:rPr>
          <w:i/>
          <w:iCs/>
          <w:noProof/>
          <w:sz w:val="22"/>
          <w:szCs w:val="24"/>
        </w:rPr>
        <w:lastRenderedPageBreak/>
        <w:t>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w:t>
      </w:r>
      <w:r w:rsidRPr="00AC4BE1">
        <w:rPr>
          <w:noProof/>
          <w:sz w:val="22"/>
          <w:szCs w:val="24"/>
        </w:rPr>
        <w:lastRenderedPageBreak/>
        <w:t>data.html</w:t>
      </w:r>
    </w:p>
    <w:p w:rsid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PENERAPAN DATA MINING UNTUK MEMPREDIKSI JUMLAH SISWA DIKTUKPA (PENDIDIKAN PEMBENTUKAN 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p>
    <w:p w:rsidR="00AC4BE1" w:rsidRPr="005033DD" w:rsidRDefault="00AC4BE1" w:rsidP="00AC4BE1">
      <w:pPr>
        <w:widowControl w:val="0"/>
        <w:autoSpaceDE w:val="0"/>
        <w:autoSpaceDN w:val="0"/>
        <w:adjustRightInd w:val="0"/>
        <w:spacing w:before="0" w:after="160"/>
        <w:ind w:left="480" w:hanging="480"/>
        <w:rPr>
          <w:noProof/>
          <w:szCs w:val="24"/>
        </w:rPr>
      </w:pP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r w:rsidRPr="005033DD">
        <w:rPr>
          <w:noProof/>
          <w:szCs w:val="24"/>
        </w:rPr>
        <w:t xml:space="preserve">Sepri, D., &amp; Fauzi, A. (2020). Prediksi Harga Cabai Merah Menggunakan Support Vector Regression. </w:t>
      </w:r>
      <w:r w:rsidRPr="005033DD">
        <w:rPr>
          <w:i/>
          <w:iCs/>
          <w:noProof/>
          <w:szCs w:val="24"/>
        </w:rPr>
        <w:t>Computer Based Information System Journal</w:t>
      </w:r>
      <w:r w:rsidRPr="005033DD">
        <w:rPr>
          <w:noProof/>
          <w:szCs w:val="24"/>
        </w:rPr>
        <w:t xml:space="preserve">, </w:t>
      </w:r>
      <w:r w:rsidRPr="005033DD">
        <w:rPr>
          <w:i/>
          <w:iCs/>
          <w:noProof/>
          <w:szCs w:val="24"/>
        </w:rPr>
        <w:t>8</w:t>
      </w:r>
      <w:r w:rsidRPr="005033DD">
        <w:rPr>
          <w:noProof/>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42D" w:rsidRDefault="000C642D">
      <w:pPr>
        <w:spacing w:before="0" w:line="240" w:lineRule="auto"/>
      </w:pPr>
      <w:r>
        <w:separator/>
      </w:r>
    </w:p>
  </w:endnote>
  <w:endnote w:type="continuationSeparator" w:id="0">
    <w:p w:rsidR="000C642D" w:rsidRDefault="000C642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3F5A" w:rsidRDefault="00C63F5A">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E731CB">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3F5A" w:rsidRDefault="00C63F5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3F5A" w:rsidRDefault="00C63F5A">
    <w:r>
      <w:fldChar w:fldCharType="begin"/>
    </w:r>
    <w:r>
      <w:instrText>PAGE</w:instrText>
    </w:r>
    <w:r>
      <w:fldChar w:fldCharType="separate"/>
    </w:r>
    <w:r w:rsidR="00E731CB">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3F5A" w:rsidRDefault="00C63F5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42D" w:rsidRDefault="000C642D">
      <w:pPr>
        <w:spacing w:before="0" w:line="240" w:lineRule="auto"/>
      </w:pPr>
      <w:r>
        <w:separator/>
      </w:r>
    </w:p>
  </w:footnote>
  <w:footnote w:type="continuationSeparator" w:id="0">
    <w:p w:rsidR="000C642D" w:rsidRDefault="000C642D">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3F5A" w:rsidRDefault="00C63F5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325540">
      <w:rPr>
        <w:noProof/>
        <w:color w:val="000000"/>
      </w:rPr>
      <w:t>82</w:t>
    </w:r>
    <w:r>
      <w:rPr>
        <w:color w:val="000000"/>
      </w:rPr>
      <w:fldChar w:fldCharType="end"/>
    </w:r>
  </w:p>
  <w:p w:rsidR="00C63F5A" w:rsidRDefault="00C63F5A">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77545"/>
    <w:rsid w:val="00083D42"/>
    <w:rsid w:val="0009291E"/>
    <w:rsid w:val="000941D3"/>
    <w:rsid w:val="000B40A6"/>
    <w:rsid w:val="000C09E1"/>
    <w:rsid w:val="000C3617"/>
    <w:rsid w:val="000C642D"/>
    <w:rsid w:val="000C7242"/>
    <w:rsid w:val="000C74C9"/>
    <w:rsid w:val="000D13D0"/>
    <w:rsid w:val="000D2BD6"/>
    <w:rsid w:val="0010244B"/>
    <w:rsid w:val="001047E6"/>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4D64"/>
    <w:rsid w:val="001E7A94"/>
    <w:rsid w:val="001F0CCC"/>
    <w:rsid w:val="002167B6"/>
    <w:rsid w:val="00231219"/>
    <w:rsid w:val="00240A67"/>
    <w:rsid w:val="0024516B"/>
    <w:rsid w:val="002561F7"/>
    <w:rsid w:val="002563D3"/>
    <w:rsid w:val="002745E7"/>
    <w:rsid w:val="00296FD3"/>
    <w:rsid w:val="00297ADE"/>
    <w:rsid w:val="002A79D7"/>
    <w:rsid w:val="002C607D"/>
    <w:rsid w:val="002C77B9"/>
    <w:rsid w:val="002D479F"/>
    <w:rsid w:val="002D47EF"/>
    <w:rsid w:val="002E57D5"/>
    <w:rsid w:val="003001AA"/>
    <w:rsid w:val="003023AE"/>
    <w:rsid w:val="00306B69"/>
    <w:rsid w:val="003118CD"/>
    <w:rsid w:val="00323613"/>
    <w:rsid w:val="00323E80"/>
    <w:rsid w:val="00325540"/>
    <w:rsid w:val="00332900"/>
    <w:rsid w:val="003330A9"/>
    <w:rsid w:val="00354030"/>
    <w:rsid w:val="003557CB"/>
    <w:rsid w:val="00372FD9"/>
    <w:rsid w:val="003754F3"/>
    <w:rsid w:val="0037626C"/>
    <w:rsid w:val="00377F92"/>
    <w:rsid w:val="003A76DC"/>
    <w:rsid w:val="003B316D"/>
    <w:rsid w:val="003C6CC4"/>
    <w:rsid w:val="004012EE"/>
    <w:rsid w:val="004055B0"/>
    <w:rsid w:val="00406C50"/>
    <w:rsid w:val="00423D8D"/>
    <w:rsid w:val="0043355F"/>
    <w:rsid w:val="00441A88"/>
    <w:rsid w:val="00450166"/>
    <w:rsid w:val="00450D7E"/>
    <w:rsid w:val="004518B0"/>
    <w:rsid w:val="004520A7"/>
    <w:rsid w:val="00455A66"/>
    <w:rsid w:val="00483423"/>
    <w:rsid w:val="00487B9E"/>
    <w:rsid w:val="00487E4B"/>
    <w:rsid w:val="00491D9C"/>
    <w:rsid w:val="004A4563"/>
    <w:rsid w:val="004A50D1"/>
    <w:rsid w:val="004A7990"/>
    <w:rsid w:val="004C3575"/>
    <w:rsid w:val="004D392A"/>
    <w:rsid w:val="004E4590"/>
    <w:rsid w:val="004E4751"/>
    <w:rsid w:val="005164FA"/>
    <w:rsid w:val="005216EA"/>
    <w:rsid w:val="00532A8B"/>
    <w:rsid w:val="00533B67"/>
    <w:rsid w:val="00545594"/>
    <w:rsid w:val="00552591"/>
    <w:rsid w:val="005566D1"/>
    <w:rsid w:val="005667F4"/>
    <w:rsid w:val="005726E4"/>
    <w:rsid w:val="005B3411"/>
    <w:rsid w:val="005B477D"/>
    <w:rsid w:val="005D3DEA"/>
    <w:rsid w:val="005D46F7"/>
    <w:rsid w:val="005E59C5"/>
    <w:rsid w:val="00601E5D"/>
    <w:rsid w:val="0060554E"/>
    <w:rsid w:val="00605FDF"/>
    <w:rsid w:val="006067B6"/>
    <w:rsid w:val="006307CC"/>
    <w:rsid w:val="006400E7"/>
    <w:rsid w:val="00640101"/>
    <w:rsid w:val="00642FAC"/>
    <w:rsid w:val="006528CC"/>
    <w:rsid w:val="0065756D"/>
    <w:rsid w:val="006870E1"/>
    <w:rsid w:val="00696E70"/>
    <w:rsid w:val="006A1580"/>
    <w:rsid w:val="006C4E70"/>
    <w:rsid w:val="006D1F77"/>
    <w:rsid w:val="006D6BCC"/>
    <w:rsid w:val="00702A45"/>
    <w:rsid w:val="007074F6"/>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7F1880"/>
    <w:rsid w:val="00810A8D"/>
    <w:rsid w:val="00811D8B"/>
    <w:rsid w:val="0082339C"/>
    <w:rsid w:val="0082415D"/>
    <w:rsid w:val="00824AC2"/>
    <w:rsid w:val="00831EB4"/>
    <w:rsid w:val="00832653"/>
    <w:rsid w:val="008354F9"/>
    <w:rsid w:val="00850A16"/>
    <w:rsid w:val="00864B37"/>
    <w:rsid w:val="00876538"/>
    <w:rsid w:val="008774E6"/>
    <w:rsid w:val="008868CC"/>
    <w:rsid w:val="0089202D"/>
    <w:rsid w:val="00895535"/>
    <w:rsid w:val="008A3701"/>
    <w:rsid w:val="008A75F2"/>
    <w:rsid w:val="008B122A"/>
    <w:rsid w:val="008B1ACE"/>
    <w:rsid w:val="008B2AF2"/>
    <w:rsid w:val="008B41F8"/>
    <w:rsid w:val="008D114E"/>
    <w:rsid w:val="008E5513"/>
    <w:rsid w:val="008F4417"/>
    <w:rsid w:val="009167FA"/>
    <w:rsid w:val="00975861"/>
    <w:rsid w:val="00983C2C"/>
    <w:rsid w:val="009A7DA6"/>
    <w:rsid w:val="009B7D35"/>
    <w:rsid w:val="009C4B35"/>
    <w:rsid w:val="009E7217"/>
    <w:rsid w:val="009F3A94"/>
    <w:rsid w:val="00A00668"/>
    <w:rsid w:val="00A13256"/>
    <w:rsid w:val="00A216F1"/>
    <w:rsid w:val="00A452E7"/>
    <w:rsid w:val="00A544AC"/>
    <w:rsid w:val="00A576F5"/>
    <w:rsid w:val="00A605EC"/>
    <w:rsid w:val="00A70995"/>
    <w:rsid w:val="00A76161"/>
    <w:rsid w:val="00A77747"/>
    <w:rsid w:val="00A855AE"/>
    <w:rsid w:val="00A85F7A"/>
    <w:rsid w:val="00A903A0"/>
    <w:rsid w:val="00A91A32"/>
    <w:rsid w:val="00A94DED"/>
    <w:rsid w:val="00A95193"/>
    <w:rsid w:val="00AA2BA0"/>
    <w:rsid w:val="00AB29A7"/>
    <w:rsid w:val="00AB5501"/>
    <w:rsid w:val="00AC2235"/>
    <w:rsid w:val="00AC4BE1"/>
    <w:rsid w:val="00AD26A9"/>
    <w:rsid w:val="00AD6006"/>
    <w:rsid w:val="00AD6786"/>
    <w:rsid w:val="00AE31EA"/>
    <w:rsid w:val="00AF7588"/>
    <w:rsid w:val="00B105DF"/>
    <w:rsid w:val="00B12A53"/>
    <w:rsid w:val="00B260AD"/>
    <w:rsid w:val="00B267D1"/>
    <w:rsid w:val="00B26B09"/>
    <w:rsid w:val="00B469EC"/>
    <w:rsid w:val="00B73976"/>
    <w:rsid w:val="00B74107"/>
    <w:rsid w:val="00B958BB"/>
    <w:rsid w:val="00BA2A3A"/>
    <w:rsid w:val="00BA2DA1"/>
    <w:rsid w:val="00BA75B8"/>
    <w:rsid w:val="00BB0853"/>
    <w:rsid w:val="00BD33FF"/>
    <w:rsid w:val="00C10A1E"/>
    <w:rsid w:val="00C14F11"/>
    <w:rsid w:val="00C34178"/>
    <w:rsid w:val="00C4524B"/>
    <w:rsid w:val="00C55157"/>
    <w:rsid w:val="00C56375"/>
    <w:rsid w:val="00C63F5A"/>
    <w:rsid w:val="00C64671"/>
    <w:rsid w:val="00C834A5"/>
    <w:rsid w:val="00C92B2B"/>
    <w:rsid w:val="00C971BA"/>
    <w:rsid w:val="00CB0024"/>
    <w:rsid w:val="00CB495C"/>
    <w:rsid w:val="00CB69C6"/>
    <w:rsid w:val="00CC10B5"/>
    <w:rsid w:val="00CC3C8C"/>
    <w:rsid w:val="00CC4C78"/>
    <w:rsid w:val="00CC74AD"/>
    <w:rsid w:val="00CD02F7"/>
    <w:rsid w:val="00CD1D77"/>
    <w:rsid w:val="00CD242F"/>
    <w:rsid w:val="00CE23FD"/>
    <w:rsid w:val="00CE30C0"/>
    <w:rsid w:val="00CE6A5B"/>
    <w:rsid w:val="00D00293"/>
    <w:rsid w:val="00D0159E"/>
    <w:rsid w:val="00D03CA7"/>
    <w:rsid w:val="00D2507A"/>
    <w:rsid w:val="00D33A9A"/>
    <w:rsid w:val="00D36238"/>
    <w:rsid w:val="00D7613B"/>
    <w:rsid w:val="00D76C4B"/>
    <w:rsid w:val="00D80FCE"/>
    <w:rsid w:val="00D81263"/>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F07590"/>
    <w:rsid w:val="00F2242E"/>
    <w:rsid w:val="00F269D2"/>
    <w:rsid w:val="00F327FF"/>
    <w:rsid w:val="00F34757"/>
    <w:rsid w:val="00F3764F"/>
    <w:rsid w:val="00F40827"/>
    <w:rsid w:val="00F44F95"/>
    <w:rsid w:val="00F572BD"/>
    <w:rsid w:val="00F62B08"/>
    <w:rsid w:val="00F82940"/>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6" Type="http://schemas.openxmlformats.org/officeDocument/2006/relationships/image" Target="media/image2.png"/><Relationship Id="rId107" Type="http://schemas.openxmlformats.org/officeDocument/2006/relationships/image" Target="media/image92.png"/><Relationship Id="rId11" Type="http://schemas.openxmlformats.org/officeDocument/2006/relationships/hyperlink" Target="file:///C:\Users\asus\Downloads\Dokumen%20Final%20TA-33%20.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microsoft.com/office/2007/relationships/stylesWithEffects" Target="stylesWithEffect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9.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webSettings" Target="web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footer" Target="footer4.xml"/><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theme" Target="theme/theme1.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5" Type="http://schemas.openxmlformats.org/officeDocument/2006/relationships/footer" Target="footer3.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22DAF23-D998-4CA0-8A6F-84016A64E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7</TotalTime>
  <Pages>121</Pages>
  <Words>32865</Words>
  <Characters>187336</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68</cp:revision>
  <cp:lastPrinted>2023-06-01T10:27:00Z</cp:lastPrinted>
  <dcterms:created xsi:type="dcterms:W3CDTF">2023-05-30T17:01:00Z</dcterms:created>
  <dcterms:modified xsi:type="dcterms:W3CDTF">2023-06-20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